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65822" w:rsidRDefault="0024515A" w:rsidP="0024515A">
      <w:pPr>
        <w:pStyle w:val="Titre1"/>
      </w:pPr>
      <w:proofErr w:type="spellStart"/>
      <w:r>
        <w:t>Galenus</w:t>
      </w:r>
      <w:proofErr w:type="spellEnd"/>
      <w:r>
        <w:t xml:space="preserve"> Verbatim (niveau titre 1, pour titre de document, en réserve s’il faut sectionner)</w:t>
      </w:r>
    </w:p>
    <w:p w:rsidR="00794DCA" w:rsidRPr="00794DCA" w:rsidRDefault="00794DCA" w:rsidP="00794DCA">
      <w:r>
        <w:t>L’apparence n’a pas d’importance, vous pouvez la modifier à votre goût.</w:t>
      </w:r>
    </w:p>
    <w:p w:rsidR="0024515A" w:rsidRDefault="0024515A" w:rsidP="0024515A">
      <w:pPr>
        <w:pStyle w:val="Titre2"/>
      </w:pPr>
      <w:r>
        <w:t xml:space="preserve">Titre de passage. </w:t>
      </w:r>
      <w:r w:rsidR="00574A87">
        <w:t>E</w:t>
      </w:r>
      <w:r>
        <w:t xml:space="preserve">st-ce </w:t>
      </w:r>
      <w:proofErr w:type="spellStart"/>
      <w:r>
        <w:t>générable</w:t>
      </w:r>
      <w:proofErr w:type="spellEnd"/>
      <w:r>
        <w:t xml:space="preserve"> automatiquement depuis le site ? </w:t>
      </w:r>
      <w:r w:rsidR="00574A87">
        <w:t>Ou préférez-vous</w:t>
      </w:r>
      <w:r>
        <w:t xml:space="preserve"> </w:t>
      </w:r>
      <w:proofErr w:type="spellStart"/>
      <w:r>
        <w:t>Zotero</w:t>
      </w:r>
      <w:proofErr w:type="spellEnd"/>
      <w:r>
        <w:t> ?</w:t>
      </w:r>
      <w:r w:rsidR="00574A87">
        <w:t xml:space="preserve"> En tous cas ce style “titre 2” marque le début d’une fiche</w:t>
      </w:r>
    </w:p>
    <w:p w:rsidR="0024515A" w:rsidRDefault="0024515A" w:rsidP="0024515A">
      <w:r w:rsidRPr="0024515A">
        <w:t>I.</w:t>
      </w:r>
      <w:r w:rsidRPr="0024515A">
        <w:tab/>
        <w:t>(</w:t>
      </w:r>
      <w:proofErr w:type="spellStart"/>
      <w:r w:rsidRPr="0024515A">
        <w:t>Galenus</w:t>
      </w:r>
      <w:proofErr w:type="spellEnd"/>
      <w:r w:rsidRPr="0024515A">
        <w:t>, 1821, p. 753.18-754.3)</w:t>
      </w:r>
      <w:r>
        <w:t>. Qu’est-ce ? Pour quoi ce grand I ? Vous voulez de la numérotation automatique ? Il suffit de paramétrer le style Titre 2 avec numéro automatique, non ?</w:t>
      </w:r>
      <w:r w:rsidR="008B21C4">
        <w:t xml:space="preserve"> Ainsi si vous déplacez une fiche dans le document, tout se renumérote automatiquement.</w:t>
      </w:r>
    </w:p>
    <w:p w:rsidR="00574A87" w:rsidRDefault="00BA771C" w:rsidP="00BA771C">
      <w:pPr>
        <w:pStyle w:val="log"/>
      </w:pPr>
      <w:r>
        <w:t>Ligne de statut, il n’est probablement pas utile de la formater plus, mais elle peut être répétée.</w:t>
      </w:r>
    </w:p>
    <w:p w:rsidR="00BA771C" w:rsidRDefault="00BA771C" w:rsidP="00BA771C">
      <w:pPr>
        <w:pStyle w:val="log"/>
      </w:pPr>
      <w:r>
        <w:t>Il faut mettre au point ce que vous voulez y mettre. Par exemple :</w:t>
      </w:r>
    </w:p>
    <w:p w:rsidR="00BA771C" w:rsidRDefault="00BA771C" w:rsidP="00BA771C">
      <w:pPr>
        <w:pStyle w:val="log"/>
      </w:pPr>
      <w:r>
        <w:t xml:space="preserve">[2023] </w:t>
      </w:r>
      <w:proofErr w:type="spellStart"/>
      <w:r>
        <w:t>CodePersonne</w:t>
      </w:r>
      <w:proofErr w:type="spellEnd"/>
      <w:r>
        <w:t>, création, il faut encore faire…</w:t>
      </w:r>
    </w:p>
    <w:p w:rsidR="00BA771C" w:rsidRDefault="00BA771C" w:rsidP="00BA771C">
      <w:pPr>
        <w:pStyle w:val="log"/>
      </w:pPr>
      <w:r>
        <w:t xml:space="preserve">Pour une question de logique, ces lignes me semblent mieux au début qu’à la fin, parce que la fiche étant divisé hiérarchiquement, cette position commande à toute les sections, tandis qu’en bas de fiche, dans l’arbre strict permis par le sommaire </w:t>
      </w:r>
      <w:proofErr w:type="spellStart"/>
      <w:r>
        <w:t>word</w:t>
      </w:r>
      <w:proofErr w:type="spellEnd"/>
      <w:r>
        <w:t>, ce serait juste la fin de la dernière section.</w:t>
      </w:r>
    </w:p>
    <w:p w:rsidR="00BA771C" w:rsidRDefault="00BA771C" w:rsidP="00BA771C"/>
    <w:p w:rsidR="0024515A" w:rsidRDefault="00574A87" w:rsidP="0024515A">
      <w:hyperlink w:anchor="l2.753.18" w:history="1">
        <w:r>
          <w:rPr>
            <w:rStyle w:val="Lienhypertexte"/>
          </w:rPr>
          <w:t>[18]</w:t>
        </w:r>
      </w:hyperlink>
      <w:r>
        <w:t xml:space="preserve"> κα</w:t>
      </w:r>
      <w:proofErr w:type="spellStart"/>
      <w:r>
        <w:t>λοῦντ</w:t>
      </w:r>
      <w:proofErr w:type="spellEnd"/>
      <w:r>
        <w:t xml:space="preserve">αι </w:t>
      </w:r>
      <w:proofErr w:type="spellStart"/>
      <w:r>
        <w:t>δὲ</w:t>
      </w:r>
      <w:proofErr w:type="spellEnd"/>
      <w:r>
        <w:t xml:space="preserve"> </w:t>
      </w:r>
      <w:proofErr w:type="spellStart"/>
      <w:r>
        <w:t>οὐχ</w:t>
      </w:r>
      <w:proofErr w:type="spellEnd"/>
      <w:r>
        <w:t xml:space="preserve"> </w:t>
      </w:r>
      <w:proofErr w:type="spellStart"/>
      <w:r>
        <w:t>οὕτω</w:t>
      </w:r>
      <w:proofErr w:type="spellEnd"/>
      <w:r>
        <w:t xml:space="preserve"> </w:t>
      </w:r>
      <w:proofErr w:type="spellStart"/>
      <w:r>
        <w:t>μόνον</w:t>
      </w:r>
      <w:proofErr w:type="spellEnd"/>
      <w:r>
        <w:t xml:space="preserve">, </w:t>
      </w:r>
      <w:proofErr w:type="spellStart"/>
      <w:r>
        <w:t>ἀλλὰ</w:t>
      </w:r>
      <w:proofErr w:type="spellEnd"/>
      <w:r>
        <w:t xml:space="preserve"> καὶ </w:t>
      </w:r>
      <w:proofErr w:type="spellStart"/>
      <w:r>
        <w:t>μύλ</w:t>
      </w:r>
      <w:proofErr w:type="spellEnd"/>
      <w:r>
        <w:t xml:space="preserve">αι </w:t>
      </w:r>
      <w:proofErr w:type="spellStart"/>
      <w:r>
        <w:t>θηλυκῶς</w:t>
      </w:r>
      <w:proofErr w:type="spellEnd"/>
      <w:r>
        <w:t xml:space="preserve">, </w:t>
      </w:r>
      <w:r>
        <w:br/>
      </w:r>
      <w:hyperlink w:anchor="l2.754.1" w:history="1">
        <w:r>
          <w:rPr>
            <w:rStyle w:val="Lienhypertexte"/>
          </w:rPr>
          <w:t>[1]</w:t>
        </w:r>
      </w:hyperlink>
      <w:r>
        <w:t xml:space="preserve"> </w:t>
      </w:r>
      <w:proofErr w:type="spellStart"/>
      <w:r>
        <w:t>ἐκ</w:t>
      </w:r>
      <w:proofErr w:type="spellEnd"/>
      <w:r>
        <w:t xml:space="preserve"> </w:t>
      </w:r>
      <w:proofErr w:type="spellStart"/>
      <w:r>
        <w:t>μετ</w:t>
      </w:r>
      <w:proofErr w:type="spellEnd"/>
      <w:r>
        <w:t xml:space="preserve">αφορᾶς, </w:t>
      </w:r>
      <w:proofErr w:type="spellStart"/>
      <w:r>
        <w:t>οἶμ</w:t>
      </w:r>
      <w:proofErr w:type="spellEnd"/>
      <w:r>
        <w:t xml:space="preserve">αι, </w:t>
      </w:r>
      <w:proofErr w:type="spellStart"/>
      <w:r>
        <w:t>τοὔνομ</w:t>
      </w:r>
      <w:proofErr w:type="spellEnd"/>
      <w:r>
        <w:t>α λαβ</w:t>
      </w:r>
      <w:proofErr w:type="spellStart"/>
      <w:r>
        <w:t>όντες</w:t>
      </w:r>
      <w:proofErr w:type="spellEnd"/>
      <w:r>
        <w:t xml:space="preserve">, </w:t>
      </w:r>
      <w:proofErr w:type="spellStart"/>
      <w:r>
        <w:t>ὅτι</w:t>
      </w:r>
      <w:proofErr w:type="spellEnd"/>
      <w:r>
        <w:t xml:space="preserve"> </w:t>
      </w:r>
      <w:proofErr w:type="spellStart"/>
      <w:r>
        <w:t>τρί</w:t>
      </w:r>
      <w:proofErr w:type="spellEnd"/>
      <w:r>
        <w:t xml:space="preserve">βομεν </w:t>
      </w:r>
      <w:r>
        <w:br/>
      </w:r>
      <w:hyperlink w:anchor="l2.754.2" w:history="1">
        <w:r>
          <w:rPr>
            <w:rStyle w:val="Lienhypertexte"/>
          </w:rPr>
          <w:t>[2]</w:t>
        </w:r>
      </w:hyperlink>
      <w:r>
        <w:t xml:space="preserve"> </w:t>
      </w:r>
      <w:proofErr w:type="spellStart"/>
      <w:r>
        <w:t>ἐν</w:t>
      </w:r>
      <w:proofErr w:type="spellEnd"/>
      <w:r>
        <w:t xml:space="preserve"> α</w:t>
      </w:r>
      <w:proofErr w:type="spellStart"/>
      <w:r>
        <w:t>ὐτοῖς</w:t>
      </w:r>
      <w:proofErr w:type="spellEnd"/>
      <w:r>
        <w:t xml:space="preserve"> καὶ </w:t>
      </w:r>
      <w:proofErr w:type="spellStart"/>
      <w:r>
        <w:t>λειοῦμεν</w:t>
      </w:r>
      <w:proofErr w:type="spellEnd"/>
      <w:r>
        <w:t xml:space="preserve"> </w:t>
      </w:r>
      <w:proofErr w:type="spellStart"/>
      <w:r>
        <w:t>τὰ</w:t>
      </w:r>
      <w:proofErr w:type="spellEnd"/>
      <w:r>
        <w:t xml:space="preserve"> </w:t>
      </w:r>
      <w:proofErr w:type="spellStart"/>
      <w:r>
        <w:t>σιτί</w:t>
      </w:r>
      <w:proofErr w:type="spellEnd"/>
      <w:r>
        <w:t>α, κα</w:t>
      </w:r>
      <w:proofErr w:type="spellStart"/>
      <w:r>
        <w:t>θά</w:t>
      </w:r>
      <w:proofErr w:type="spellEnd"/>
      <w:r>
        <w:t>περ τα</w:t>
      </w:r>
      <w:proofErr w:type="spellStart"/>
      <w:r>
        <w:t>ῖς</w:t>
      </w:r>
      <w:proofErr w:type="spellEnd"/>
      <w:r>
        <w:t xml:space="preserve"> </w:t>
      </w:r>
      <w:proofErr w:type="spellStart"/>
      <w:r>
        <w:t>μύλ</w:t>
      </w:r>
      <w:proofErr w:type="spellEnd"/>
      <w:r>
        <w:t>αις</w:t>
      </w:r>
    </w:p>
    <w:p w:rsidR="00BA771C" w:rsidRDefault="00BA771C" w:rsidP="00BA771C">
      <w:pPr>
        <w:pStyle w:val="Titre3"/>
      </w:pPr>
      <w:r>
        <w:t>Termes</w:t>
      </w:r>
      <w:r w:rsidR="008B21C4">
        <w:t xml:space="preserve"> expliqués</w:t>
      </w:r>
      <w:r>
        <w:t xml:space="preserve"> [nom de section fixe]</w:t>
      </w:r>
    </w:p>
    <w:p w:rsidR="00BA771C" w:rsidRDefault="00BA771C" w:rsidP="00BA771C">
      <w:r>
        <w:t>1 mot par ligne et lisible pour vous ? Informatiquement, ça fonctionne bien.</w:t>
      </w:r>
      <w:r w:rsidR="008B21C4">
        <w:t xml:space="preserve"> On peut séparer les types de termes par deux sections différent</w:t>
      </w:r>
      <w:bookmarkStart w:id="0" w:name="_GoBack"/>
      <w:bookmarkEnd w:id="0"/>
      <w:r w:rsidR="008B21C4">
        <w:t>es</w:t>
      </w:r>
    </w:p>
    <w:p w:rsidR="00BA771C" w:rsidRDefault="00BA771C" w:rsidP="00BA771C">
      <w:hyperlink r:id="rId5" w:anchor="l2.753.17" w:history="1">
        <w:r>
          <w:rPr>
            <w:rStyle w:val="Lienhypertexte"/>
          </w:rPr>
          <w:t>[2.753.17 K]</w:t>
        </w:r>
      </w:hyperlink>
      <w:r>
        <w:t xml:space="preserve"> </w:t>
      </w:r>
      <w:proofErr w:type="spellStart"/>
      <w:r>
        <w:t>γόμφιοι</w:t>
      </w:r>
      <w:proofErr w:type="spellEnd"/>
    </w:p>
    <w:p w:rsidR="00BA771C" w:rsidRDefault="00BA771C" w:rsidP="00BA771C">
      <w:hyperlink r:id="rId6" w:anchor="l2.753.18" w:history="1">
        <w:r>
          <w:rPr>
            <w:rStyle w:val="Lienhypertexte"/>
          </w:rPr>
          <w:t>[2.753.18 K]</w:t>
        </w:r>
      </w:hyperlink>
      <w:r>
        <w:t xml:space="preserve"> </w:t>
      </w:r>
      <w:proofErr w:type="spellStart"/>
      <w:r>
        <w:t>μύλ</w:t>
      </w:r>
      <w:proofErr w:type="spellEnd"/>
      <w:r>
        <w:t>αι</w:t>
      </w:r>
    </w:p>
    <w:p w:rsidR="00794DCA" w:rsidRDefault="00794DCA" w:rsidP="00794DCA">
      <w:pPr>
        <w:pStyle w:val="Titre3"/>
      </w:pPr>
      <w:r>
        <w:t>Termes métalinguistiques</w:t>
      </w:r>
    </w:p>
    <w:p w:rsidR="00794DCA" w:rsidRPr="00794DCA" w:rsidRDefault="00794DCA" w:rsidP="00794DCA">
      <w:r>
        <w:t>…</w:t>
      </w:r>
    </w:p>
    <w:p w:rsidR="00574A87" w:rsidRDefault="00BA771C" w:rsidP="00BA771C">
      <w:pPr>
        <w:pStyle w:val="Titre3"/>
      </w:pPr>
      <w:r>
        <w:t>Traductions [nom de section fixe]</w:t>
      </w:r>
    </w:p>
    <w:p w:rsidR="00BA771C" w:rsidRDefault="00BA771C" w:rsidP="00BA771C">
      <w:r>
        <w:t>[</w:t>
      </w:r>
      <w:proofErr w:type="gramStart"/>
      <w:r>
        <w:t>fra</w:t>
      </w:r>
      <w:proofErr w:type="gramEnd"/>
      <w:r>
        <w:t>] le marqueur de langue qui signale le début d’une traduction. Il faudra voir à l’usage si un paragraphe suffit par traduction.</w:t>
      </w:r>
      <w:r w:rsidR="008B21C4">
        <w:t xml:space="preserve"> (</w:t>
      </w:r>
      <w:proofErr w:type="spellStart"/>
      <w:r w:rsidR="008B21C4">
        <w:t>ref</w:t>
      </w:r>
      <w:proofErr w:type="spellEnd"/>
      <w:r w:rsidR="008B21C4">
        <w:t xml:space="preserve"> </w:t>
      </w:r>
      <w:proofErr w:type="spellStart"/>
      <w:r w:rsidR="008B21C4">
        <w:t>trad</w:t>
      </w:r>
      <w:proofErr w:type="spellEnd"/>
      <w:r w:rsidR="008B21C4">
        <w:t>, vous avez besoin</w:t>
      </w:r>
      <w:fldSimple w:instr=" ADDIN ZOTERO_TEMP ">
        <w:r w:rsidR="008B21C4">
          <w:t>{Citation}</w:t>
        </w:r>
      </w:fldSimple>
      <w:r w:rsidR="008B21C4">
        <w:t xml:space="preserve"> d’un paragraphe séparé ? )</w:t>
      </w:r>
    </w:p>
    <w:p w:rsidR="00794DCA" w:rsidRPr="00794DCA" w:rsidRDefault="00794DCA" w:rsidP="00794DCA">
      <w:pPr>
        <w:pStyle w:val="Titre3"/>
      </w:pPr>
      <w:r>
        <w:t>Commentaires [nom de section fixe]</w:t>
      </w:r>
    </w:p>
    <w:p w:rsidR="00794DCA" w:rsidRDefault="00794DCA" w:rsidP="00BA771C">
      <w:proofErr w:type="spellStart"/>
      <w:r>
        <w:t>Blah</w:t>
      </w:r>
      <w:proofErr w:type="spellEnd"/>
    </w:p>
    <w:p w:rsidR="00794DCA" w:rsidRDefault="00794DCA" w:rsidP="00794DCA">
      <w:pPr>
        <w:pStyle w:val="Titre2"/>
      </w:pPr>
      <w:r>
        <w:t>Début fiche suivante</w:t>
      </w:r>
    </w:p>
    <w:p w:rsidR="00097E06" w:rsidRDefault="00097E06" w:rsidP="00097E06">
      <w:pPr>
        <w:pStyle w:val="Titre3"/>
      </w:pPr>
      <w:r>
        <w:t>Termes expliqués [nom de section fixe]</w:t>
      </w:r>
    </w:p>
    <w:p w:rsidR="00097E06" w:rsidRDefault="00097E06" w:rsidP="00097E06"/>
    <w:p w:rsidR="00097E06" w:rsidRDefault="00097E06" w:rsidP="00097E06">
      <w:pPr>
        <w:pStyle w:val="Titre3"/>
      </w:pPr>
      <w:r>
        <w:t>Termes métalinguistiques</w:t>
      </w:r>
    </w:p>
    <w:p w:rsidR="00097E06" w:rsidRDefault="00097E06" w:rsidP="00097E06"/>
    <w:p w:rsidR="00097E06" w:rsidRDefault="00097E06" w:rsidP="00097E06">
      <w:pPr>
        <w:pStyle w:val="Titre3"/>
      </w:pPr>
      <w:r>
        <w:t>Traductions</w:t>
      </w:r>
    </w:p>
    <w:p w:rsidR="00097E06" w:rsidRDefault="00097E06" w:rsidP="00097E06"/>
    <w:p w:rsidR="00097E06" w:rsidRDefault="00097E06" w:rsidP="00097E06">
      <w:pPr>
        <w:pStyle w:val="Titre3"/>
      </w:pPr>
      <w:r>
        <w:t>Commentaires</w:t>
      </w:r>
    </w:p>
    <w:p w:rsidR="00097E06" w:rsidRPr="00097E06" w:rsidRDefault="00097E06" w:rsidP="00097E06"/>
    <w:sectPr w:rsidR="00097E06" w:rsidRPr="00097E06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649D1514"/>
    <w:multiLevelType w:val="hybridMultilevel"/>
    <w:tmpl w:val="A410A65C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proofState w:spelling="clean" w:grammar="clean"/>
  <w:stylePaneFormatFilter w:val="1021" w:allStyles="1" w:customStyles="0" w:latentStyles="0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08"/>
  <w:hyphenationZone w:val="425"/>
  <w:characterSpacingControl w:val="doNotCompress"/>
  <w:compat>
    <w:doNotExpandShiftReturn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4515A"/>
    <w:rsid w:val="00097E06"/>
    <w:rsid w:val="0024515A"/>
    <w:rsid w:val="00541236"/>
    <w:rsid w:val="00574A87"/>
    <w:rsid w:val="006B025F"/>
    <w:rsid w:val="00765822"/>
    <w:rsid w:val="00794DCA"/>
    <w:rsid w:val="008B21C4"/>
    <w:rsid w:val="00AE4654"/>
    <w:rsid w:val="00BA77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761DA429"/>
  <w15:chartTrackingRefBased/>
  <w15:docId w15:val="{D3CA7693-2B1F-4F37-BCDA-E3ADC9FFA9F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fr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B025F"/>
    <w:pPr>
      <w:spacing w:after="0"/>
    </w:pPr>
  </w:style>
  <w:style w:type="paragraph" w:styleId="Titre1">
    <w:name w:val="heading 1"/>
    <w:basedOn w:val="Normal"/>
    <w:next w:val="Normal"/>
    <w:link w:val="Titre1Car"/>
    <w:uiPriority w:val="9"/>
    <w:qFormat/>
    <w:rsid w:val="0024515A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794DCA"/>
    <w:pPr>
      <w:keepNext/>
      <w:keepLines/>
      <w:pBdr>
        <w:top w:val="single" w:sz="4" w:space="1" w:color="auto"/>
      </w:pBdr>
      <w:spacing w:before="320" w:after="16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BA771C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24515A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Titre2Car">
    <w:name w:val="Titre 2 Car"/>
    <w:basedOn w:val="Policepardfaut"/>
    <w:link w:val="Titre2"/>
    <w:uiPriority w:val="9"/>
    <w:rsid w:val="00794DCA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Paragraphedeliste">
    <w:name w:val="List Paragraph"/>
    <w:basedOn w:val="Normal"/>
    <w:uiPriority w:val="34"/>
    <w:qFormat/>
    <w:rsid w:val="0024515A"/>
    <w:pPr>
      <w:ind w:left="720"/>
      <w:contextualSpacing/>
    </w:pPr>
  </w:style>
  <w:style w:type="character" w:styleId="Lienhypertexte">
    <w:name w:val="Hyperlink"/>
    <w:basedOn w:val="Policepardfaut"/>
    <w:uiPriority w:val="99"/>
    <w:semiHidden/>
    <w:unhideWhenUsed/>
    <w:rsid w:val="00574A87"/>
    <w:rPr>
      <w:color w:val="0000FF"/>
      <w:u w:val="single"/>
    </w:rPr>
  </w:style>
  <w:style w:type="paragraph" w:customStyle="1" w:styleId="log">
    <w:name w:val="&lt;log&gt;"/>
    <w:basedOn w:val="Normal"/>
    <w:qFormat/>
    <w:rsid w:val="00574A87"/>
    <w:rPr>
      <w:color w:val="70AD47" w:themeColor="accent6"/>
    </w:rPr>
  </w:style>
  <w:style w:type="character" w:customStyle="1" w:styleId="Titre3Car">
    <w:name w:val="Titre 3 Car"/>
    <w:basedOn w:val="Policepardfaut"/>
    <w:link w:val="Titre3"/>
    <w:uiPriority w:val="9"/>
    <w:rsid w:val="00BA771C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  <w:targetScreenSz w:val="1920x120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://localhost/galenus/tlg0057.tlg012.1st1K-grc1_5?kuhn=2.753.18" TargetMode="External"/><Relationship Id="rId5" Type="http://schemas.openxmlformats.org/officeDocument/2006/relationships/hyperlink" Target="http://localhost/galenus/tlg0057.tlg012.1st1K-grc1_5?kuhn=2.753.18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1</TotalTime>
  <Pages>1</Pages>
  <Words>343</Words>
  <Characters>1888</Characters>
  <Application>Microsoft Office Word</Application>
  <DocSecurity>0</DocSecurity>
  <Lines>15</Lines>
  <Paragraphs>4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édéric</dc:creator>
  <cp:keywords/>
  <dc:description/>
  <cp:lastModifiedBy>Frédéric</cp:lastModifiedBy>
  <cp:revision>4</cp:revision>
  <dcterms:created xsi:type="dcterms:W3CDTF">2023-04-21T09:18:00Z</dcterms:created>
  <dcterms:modified xsi:type="dcterms:W3CDTF">2023-04-21T12:31:00Z</dcterms:modified>
</cp:coreProperties>
</file>